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1638A2" w:rsidRPr="001638A2" w:rsidRDefault="00E52FE8">
      <w:pPr>
        <w:jc w:val="center"/>
        <w:rPr>
          <w:b/>
        </w:rPr>
      </w:pPr>
      <w:r w:rsidRPr="001638A2">
        <w:rPr>
          <w:b/>
        </w:rPr>
        <w:t>Customer Service Strategies</w:t>
      </w:r>
    </w:p>
    <w:p w:rsidR="002A2A03" w:rsidRDefault="00E52FE8">
      <w:pPr>
        <w:jc w:val="center"/>
      </w:pPr>
      <w:r>
        <w:t>Your Name  (First M. Last)</w:t>
      </w:r>
    </w:p>
    <w:p w:rsidR="002A2A03" w:rsidRDefault="00E52FE8">
      <w:pPr>
        <w:jc w:val="center"/>
      </w:pPr>
      <w:r>
        <w:t>School or Institution Name (University at Place or Town, State)</w:t>
      </w: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1638A2" w:rsidP="001638A2">
      <w:pPr>
        <w:ind w:firstLine="0"/>
      </w:pPr>
    </w:p>
    <w:p w:rsidR="001638A2" w:rsidRDefault="00E52FE8" w:rsidP="001638A2">
      <w:pPr>
        <w:ind w:firstLine="0"/>
      </w:pPr>
      <w:r>
        <w:t xml:space="preserve"> </w:t>
      </w:r>
    </w:p>
    <w:p w:rsidR="00A66B24" w:rsidRPr="00A66B24" w:rsidRDefault="00E52FE8">
      <w:pPr>
        <w:pStyle w:val="Title"/>
        <w:rPr>
          <w:rFonts w:cs="Times New Roman"/>
          <w:b/>
          <w:bCs w:val="0"/>
          <w:kern w:val="0"/>
          <w:szCs w:val="24"/>
        </w:rPr>
      </w:pPr>
      <w:r w:rsidRPr="00A66B24">
        <w:rPr>
          <w:rFonts w:cs="Times New Roman"/>
          <w:b/>
          <w:bCs w:val="0"/>
          <w:kern w:val="0"/>
          <w:szCs w:val="24"/>
        </w:rPr>
        <w:lastRenderedPageBreak/>
        <w:t>Customer Service Strategies</w:t>
      </w:r>
    </w:p>
    <w:p w:rsidR="00A66B24" w:rsidRDefault="00A66B24">
      <w:pPr>
        <w:pStyle w:val="Title"/>
      </w:pPr>
    </w:p>
    <w:p w:rsidR="00C00112" w:rsidRPr="00833A46" w:rsidRDefault="00E52FE8" w:rsidP="00C00112">
      <w:pPr>
        <w:pStyle w:val="Title"/>
        <w:tabs>
          <w:tab w:val="left" w:pos="1265"/>
        </w:tabs>
        <w:jc w:val="left"/>
        <w:rPr>
          <w:b/>
        </w:rPr>
      </w:pPr>
      <w:r w:rsidRPr="00833A46">
        <w:rPr>
          <w:b/>
        </w:rPr>
        <w:t>How does Environmental Issue impact on your customer service strategies?</w:t>
      </w:r>
    </w:p>
    <w:p w:rsidR="00A66B24" w:rsidRDefault="00E52FE8" w:rsidP="00833A46">
      <w:pPr>
        <w:pStyle w:val="Title"/>
        <w:tabs>
          <w:tab w:val="left" w:pos="1265"/>
        </w:tabs>
        <w:jc w:val="left"/>
      </w:pPr>
      <w:r>
        <w:t xml:space="preserve">Every </w:t>
      </w:r>
      <w:r>
        <w:t>business requires to adopt successful business strategies to grow their business. But often these strategies get compromised due to the environmental changes.</w:t>
      </w:r>
      <w:r w:rsidR="00997D8C">
        <w:t xml:space="preserve"> These environmental changes include political situations, natural resource issues, and natural calamities and climate changes. </w:t>
      </w:r>
      <w:r w:rsidR="0073454C">
        <w:t xml:space="preserve">In the case of globalization, your ability to deal with customers across borders can get affected. </w:t>
      </w:r>
      <w:r w:rsidR="00833A46">
        <w:t>Extreme</w:t>
      </w:r>
      <w:r w:rsidR="0073454C">
        <w:t xml:space="preserve"> </w:t>
      </w:r>
      <w:r w:rsidR="00833A46">
        <w:t>weather</w:t>
      </w:r>
      <w:r w:rsidR="0073454C">
        <w:t xml:space="preserve"> conditions can </w:t>
      </w:r>
      <w:r w:rsidR="00833A46">
        <w:t>affect</w:t>
      </w:r>
      <w:r w:rsidR="0073454C">
        <w:t xml:space="preserve"> the behavior of the employees and customers which can </w:t>
      </w:r>
      <w:r w:rsidR="00833A46">
        <w:t>affect</w:t>
      </w:r>
      <w:r w:rsidR="0073454C">
        <w:t xml:space="preserve"> the business at a great deal. For example</w:t>
      </w:r>
      <w:r w:rsidR="003C11C2">
        <w:t xml:space="preserve"> company, Macy cut 2000 jobs due to its decreased sales due to unusual warm weather. </w:t>
      </w:r>
      <w:r w:rsidR="00DC31AF">
        <w:t xml:space="preserve"> Such </w:t>
      </w:r>
      <w:r w:rsidR="00833A46">
        <w:t>environmental</w:t>
      </w:r>
      <w:r w:rsidR="00DC31AF">
        <w:t xml:space="preserve"> changes also affect the availability of natural resources and can result in delayed product delivery time. Thus, it can result in</w:t>
      </w:r>
      <w:r w:rsidR="00833A46">
        <w:t xml:space="preserve"> dissatisfied</w:t>
      </w:r>
      <w:r w:rsidR="00DC31AF">
        <w:t xml:space="preserve"> customers. </w:t>
      </w:r>
      <w:r w:rsidR="00833A46">
        <w:t xml:space="preserve"> Floods can also destroy the businesses at a great deal</w:t>
      </w:r>
      <w:r w:rsidR="003B302C">
        <w:fldChar w:fldCharType="begin"/>
      </w:r>
      <w:r w:rsidR="003B302C">
        <w:instrText xml:space="preserve"> ADDIN ZOTERO_ITEM CSL_CITATION {"citationID":"NypZGNih","properties":{"formattedCitation":"(\\uc0\\u8220{}The Environmental Factors That Affect a Business,\\uc0\\u8221{} n.d.)","plainCitation":"(“The Environmental Factors That Affect a Business,” n.d.)","noteIndex":0},"citationItems":[{"id":1326,"uris":["http://zotero.org/users/local/KZl8ZL3A/items/ZIMJCGAI"],"uri":["http://zotero.org/users/local/KZl8ZL3A/items/ZIMJCGAI"],"itemData":{"id":1326,"type":"webpage","title":"The Environmental Factors That Affect a Business","container-title":"Bizfluent","abstract":"As a business owner, it's important to understand how the external environment impacts your revenue and success. Politics, climate changes, economic growth or decline, trade and tax policies, customer demand and technology trends are all environmental factors affecting business growth and survival.","URL":"https://bizfluent.com/info-7853935-environmental-factors-affect-business.html","language":"en","accessed":{"date-parts":[["2019",3,6]]}}}],"schema":"https://github.com/citation-style-language/schema/raw/master/csl-citation.json"} </w:instrText>
      </w:r>
      <w:r w:rsidR="003B302C">
        <w:fldChar w:fldCharType="separate"/>
      </w:r>
      <w:r w:rsidR="003B302C" w:rsidRPr="003B302C">
        <w:rPr>
          <w:rFonts w:cs="Times New Roman"/>
          <w:szCs w:val="24"/>
        </w:rPr>
        <w:t>(“The Environmental Factors That Affect a Business,” n.d.)</w:t>
      </w:r>
      <w:r w:rsidR="003B302C">
        <w:fldChar w:fldCharType="end"/>
      </w:r>
      <w:r w:rsidR="00833A46">
        <w:t xml:space="preserve">. </w:t>
      </w:r>
      <w:r w:rsidR="00AA42D5">
        <w:t xml:space="preserve">Similarly, fluctuations in the currency rate can affect the overall purchase rate. </w:t>
      </w:r>
      <w:r w:rsidR="00AA42D5">
        <w:fldChar w:fldCharType="begin"/>
      </w:r>
      <w:r w:rsidR="00AA42D5">
        <w:instrText xml:space="preserve"> ADDIN ZOTERO_ITEM CSL_CITATION {"citationID":"hrDjGyq1","properties":{"formattedCitation":"(\\uc0\\u8220{}How Business Environmental Factors Influence Strategy,\\uc0\\u8221{} n.d.)","plainCitation":"(“How Business Environmental Factors Influence Strategy,” n.d.)","noteIndex":0},"citationItems":[{"id":1328,"uris":["http://zotero.org/users/local/KZl8ZL3A/items/M5MEUJTX"],"uri":["http://zotero.org/users/local/KZl8ZL3A/items/M5MEUJTX"],"itemData":{"id":1328,"type":"webpage","title":"How Business Environmental Factors Influence Strategy","abstract":"Society is constantly changing, and shifts in culture, the economy, technology and politics can all affect a business and the best strategy it should use. In determining your business strategy, a logical analysis of the environment in which you operate will both inform and influence the outcome.","URL":"https://smallbusiness.chron.com/business-environmental-factors-influence-strategy-65009.html","language":"en","accessed":{"date-parts":[["2019",3,6]]}}}],"schema":"https://github.com/citation-style-language/schema/raw/master/csl-citation.json"} </w:instrText>
      </w:r>
      <w:r w:rsidR="00AA42D5">
        <w:fldChar w:fldCharType="separate"/>
      </w:r>
      <w:r w:rsidR="00AA42D5" w:rsidRPr="00AA42D5">
        <w:rPr>
          <w:rFonts w:cs="Times New Roman"/>
          <w:szCs w:val="24"/>
        </w:rPr>
        <w:t>(“How Business Environmental Factors Influence Strategy,” n.d.)</w:t>
      </w:r>
      <w:r w:rsidR="00AA42D5">
        <w:fldChar w:fldCharType="end"/>
      </w:r>
    </w:p>
    <w:p w:rsidR="00833A46" w:rsidRDefault="00833A46" w:rsidP="00833A46">
      <w:pPr>
        <w:pStyle w:val="Title"/>
        <w:tabs>
          <w:tab w:val="left" w:pos="1265"/>
        </w:tabs>
        <w:jc w:val="left"/>
      </w:pPr>
    </w:p>
    <w:p w:rsidR="00A66B24" w:rsidRDefault="00E52FE8" w:rsidP="00C00112">
      <w:pPr>
        <w:pStyle w:val="Title"/>
        <w:jc w:val="left"/>
        <w:rPr>
          <w:b/>
        </w:rPr>
      </w:pPr>
      <w:r w:rsidRPr="00833A46">
        <w:rPr>
          <w:b/>
        </w:rPr>
        <w:t>How does Occupational health and safety impact on your customer serv</w:t>
      </w:r>
      <w:r w:rsidRPr="00833A46">
        <w:rPr>
          <w:b/>
        </w:rPr>
        <w:t>ice strategies?</w:t>
      </w:r>
    </w:p>
    <w:p w:rsidR="00833A46" w:rsidRPr="00764DE6" w:rsidRDefault="00E52FE8" w:rsidP="00C00112">
      <w:pPr>
        <w:pStyle w:val="Title"/>
        <w:jc w:val="left"/>
      </w:pPr>
      <w:r w:rsidRPr="00764DE6">
        <w:t xml:space="preserve">Occupational health and safety deals with </w:t>
      </w:r>
      <w:r w:rsidR="00764DE6" w:rsidRPr="00764DE6">
        <w:t>all</w:t>
      </w:r>
      <w:r w:rsidR="00764DE6">
        <w:t xml:space="preserve"> the physical, mental and social health of the employees. These measures ensure that </w:t>
      </w:r>
      <w:r w:rsidR="003C06C7">
        <w:t xml:space="preserve">working conditions for the employees are safe and secure so that they feel relaxed and stress-free. These strategies result in stress-free employees who can entirely focus on delivering the best result possible.  Healthy employees </w:t>
      </w:r>
      <w:r w:rsidR="00D319CB">
        <w:t xml:space="preserve">who are taken care of </w:t>
      </w:r>
      <w:r w:rsidR="004611FD">
        <w:t>will</w:t>
      </w:r>
      <w:r w:rsidR="00D319CB">
        <w:t xml:space="preserve"> make sure that that give the best services to </w:t>
      </w:r>
      <w:r w:rsidR="004611FD">
        <w:t>customers</w:t>
      </w:r>
      <w:r w:rsidR="00D319CB">
        <w:t xml:space="preserve"> of the company so that it benefits the business. It makes sure that </w:t>
      </w:r>
      <w:r w:rsidR="004611FD">
        <w:t>employees</w:t>
      </w:r>
      <w:r w:rsidR="00D319CB">
        <w:t xml:space="preserve"> </w:t>
      </w:r>
      <w:r w:rsidR="004611FD">
        <w:t xml:space="preserve">develop a sense of belonging to the company, which </w:t>
      </w:r>
      <w:r w:rsidR="004611FD">
        <w:lastRenderedPageBreak/>
        <w:t xml:space="preserve">creates feelings of loyalty. The dissatisfied, unhappy, stressed employee won't be able to provide the best customer services. An unhealthy, tired employee might become rude and angry with the potential customers or delay the services that can, </w:t>
      </w:r>
      <w:r w:rsidR="00FF41C9">
        <w:t>in turn</w:t>
      </w:r>
      <w:r w:rsidR="004611FD">
        <w:t xml:space="preserve">, </w:t>
      </w:r>
      <w:r w:rsidR="00FF41C9">
        <w:t>affect</w:t>
      </w:r>
      <w:r w:rsidR="004611FD">
        <w:t xml:space="preserve"> the business adversely. Occupational health also </w:t>
      </w:r>
      <w:r w:rsidR="00FF41C9">
        <w:t>reduces the cost of maintenance of the equipment as healthy sound employees will have</w:t>
      </w:r>
      <w:r w:rsidR="00A47D87">
        <w:t xml:space="preserve"> </w:t>
      </w:r>
      <w:r w:rsidR="00FF41C9">
        <w:t xml:space="preserve">less chance of </w:t>
      </w:r>
      <w:r w:rsidR="00A47D87">
        <w:t xml:space="preserve">ruining the equipment. Thus al the principals of occupational health and safety should be taken into account while formulating the customer service strategies. </w:t>
      </w:r>
      <w:r w:rsidR="00A47D87">
        <w:fldChar w:fldCharType="begin"/>
      </w:r>
      <w:r w:rsidR="00A47D87">
        <w:instrText xml:space="preserve"> ADDIN ZOTERO_ITEM CSL_CITATION {"citationID":"qzAJc5KD","properties":{"formattedCitation":"(Vesterinen, n.d.)","plainCitation":"(Vesterinen, n.d.)","noteIndex":0},"citationItems":[{"id":1330,"uris":["http://zotero.org/users/local/KZl8ZL3A/items/HSSZ76CG"],"uri":["http://zotero.org/users/local/KZl8ZL3A/items/HSSZ76CG"],"itemData":{"id":1330,"type":"webpage","title":"Occupational Safety: Why is it so important?","abstract":"Occupational safety deals with all aspects of physical, mental and social health and safety in a workplace. Learn why it is so important in the first place.....","URL":"https://blog.planbrothers.io/en/why-occupational-safety-is-important","shortTitle":"Occupational Safety","language":"en-us","author":[{"family":"Vesterinen","given":"Arttu"}],"accessed":{"date-parts":[["2019",3,6]]}}}],"schema":"https://github.com/citation-style-language/schema/raw/master/csl-citation.json"} </w:instrText>
      </w:r>
      <w:r w:rsidR="00A47D87">
        <w:fldChar w:fldCharType="separate"/>
      </w:r>
      <w:r w:rsidR="00A47D87" w:rsidRPr="00A47D87">
        <w:rPr>
          <w:rFonts w:cs="Times New Roman"/>
        </w:rPr>
        <w:t>(Vesterinen, n.d.)</w:t>
      </w:r>
      <w:r w:rsidR="00A47D87">
        <w:fldChar w:fldCharType="end"/>
      </w:r>
    </w:p>
    <w:p w:rsidR="00A66B24" w:rsidRDefault="00A66B24">
      <w:pPr>
        <w:pStyle w:val="Title"/>
      </w:pPr>
    </w:p>
    <w:p w:rsidR="00A66B24" w:rsidRDefault="00A66B24">
      <w:pPr>
        <w:pStyle w:val="Title"/>
      </w:pPr>
    </w:p>
    <w:p w:rsidR="00A66B24" w:rsidRDefault="00A66B24">
      <w:pPr>
        <w:pStyle w:val="Title"/>
      </w:pPr>
    </w:p>
    <w:p w:rsidR="00A66B24" w:rsidRDefault="00A66B24">
      <w:pPr>
        <w:pStyle w:val="Title"/>
      </w:pPr>
    </w:p>
    <w:p w:rsidR="00A66B24" w:rsidRDefault="00A66B24">
      <w:pPr>
        <w:pStyle w:val="Title"/>
      </w:pPr>
    </w:p>
    <w:p w:rsidR="00A66B24" w:rsidRDefault="00A66B24">
      <w:pPr>
        <w:pStyle w:val="Title"/>
      </w:pPr>
    </w:p>
    <w:p w:rsidR="00A66B24" w:rsidRDefault="00A66B24">
      <w:pPr>
        <w:pStyle w:val="Title"/>
      </w:pPr>
    </w:p>
    <w:p w:rsidR="00A66B24" w:rsidRDefault="00A66B24">
      <w:pPr>
        <w:pStyle w:val="Title"/>
      </w:pPr>
    </w:p>
    <w:p w:rsidR="00A66B24" w:rsidRDefault="00A66B24">
      <w:pPr>
        <w:pStyle w:val="Title"/>
      </w:pPr>
    </w:p>
    <w:p w:rsidR="00A66B24" w:rsidRDefault="00A66B24" w:rsidP="003B302C">
      <w:pPr>
        <w:pStyle w:val="Title"/>
        <w:jc w:val="left"/>
      </w:pPr>
    </w:p>
    <w:p w:rsidR="00A66B24" w:rsidRDefault="00A66B24">
      <w:pPr>
        <w:pStyle w:val="Title"/>
      </w:pPr>
    </w:p>
    <w:p w:rsidR="00A47D87" w:rsidRDefault="00A47D87">
      <w:pPr>
        <w:pStyle w:val="Title"/>
      </w:pPr>
    </w:p>
    <w:p w:rsidR="00A47D87" w:rsidRDefault="00A47D87">
      <w:pPr>
        <w:pStyle w:val="Title"/>
      </w:pPr>
    </w:p>
    <w:p w:rsidR="00A47D87" w:rsidRDefault="00A47D87">
      <w:pPr>
        <w:pStyle w:val="Title"/>
      </w:pPr>
    </w:p>
    <w:p w:rsidR="00A47D87" w:rsidRDefault="00A47D87">
      <w:pPr>
        <w:pStyle w:val="Title"/>
      </w:pPr>
    </w:p>
    <w:p w:rsidR="00A47D87" w:rsidRDefault="00A47D87">
      <w:pPr>
        <w:pStyle w:val="Title"/>
      </w:pPr>
    </w:p>
    <w:p w:rsidR="00A47D87" w:rsidRDefault="00A47D87">
      <w:pPr>
        <w:pStyle w:val="Title"/>
      </w:pPr>
    </w:p>
    <w:p w:rsidR="002A2A03" w:rsidRPr="00A66B24" w:rsidRDefault="00E52FE8">
      <w:pPr>
        <w:pStyle w:val="Title"/>
        <w:rPr>
          <w:b/>
        </w:rPr>
      </w:pPr>
      <w:r w:rsidRPr="00A66B24">
        <w:rPr>
          <w:b/>
        </w:rPr>
        <w:t>References</w:t>
      </w:r>
    </w:p>
    <w:p w:rsidR="00A47D87" w:rsidRPr="00A47D87" w:rsidRDefault="00E52FE8" w:rsidP="00A47D87">
      <w:pPr>
        <w:pStyle w:val="Bibliography"/>
      </w:pPr>
      <w:r>
        <w:fldChar w:fldCharType="begin"/>
      </w:r>
      <w:r>
        <w:instrText xml:space="preserve"> ADDIN ZOTERO_BIBL {"uncited":[],"omitted":[],"custom":[]} CSL_BIBLIOGRAPHY </w:instrText>
      </w:r>
      <w:r>
        <w:fldChar w:fldCharType="separate"/>
      </w:r>
      <w:r w:rsidRPr="00A47D87">
        <w:t>Ho</w:t>
      </w:r>
      <w:r w:rsidRPr="00A47D87">
        <w:t>w Business Environmental Factors Influence Strategy. (n.d.). Retrieved March 6, 2019, from https://smallbusiness.chron.com/business-environmental-factors-influence-strategy-65009.html</w:t>
      </w:r>
    </w:p>
    <w:p w:rsidR="00A47D87" w:rsidRPr="00A47D87" w:rsidRDefault="00E52FE8" w:rsidP="00A47D87">
      <w:pPr>
        <w:pStyle w:val="Bibliography"/>
      </w:pPr>
      <w:r w:rsidRPr="00A47D87">
        <w:t xml:space="preserve">The Environmental Factors That Affect a Business. (n.d.). Retrieved </w:t>
      </w:r>
      <w:r w:rsidRPr="00A47D87">
        <w:t>March 6, 2019, from https://bizfluent.com/info-7853935-environmental-factors-affect-business.html</w:t>
      </w:r>
    </w:p>
    <w:p w:rsidR="00A47D87" w:rsidRPr="00A47D87" w:rsidRDefault="00E52FE8" w:rsidP="00A47D87">
      <w:pPr>
        <w:pStyle w:val="Bibliography"/>
      </w:pPr>
      <w:r w:rsidRPr="00A47D87">
        <w:t>Vesterinen, A. (n.d.). Occupational Safety: Why is it so important? Retrieved March 6, 2019, from https://blog.planbrothers.io/en/why-occupational-safety-is-i</w:t>
      </w:r>
      <w:r w:rsidRPr="00A47D87">
        <w:t>mportant</w:t>
      </w:r>
    </w:p>
    <w:p w:rsidR="002A2A03" w:rsidRDefault="00E52FE8">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2FE8" w:rsidRDefault="00E52FE8">
      <w:pPr>
        <w:spacing w:line="240" w:lineRule="auto"/>
      </w:pPr>
      <w:r>
        <w:separator/>
      </w:r>
    </w:p>
  </w:endnote>
  <w:endnote w:type="continuationSeparator" w:id="0">
    <w:p w:rsidR="00E52FE8" w:rsidRDefault="00E52F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2FE8" w:rsidRDefault="00E52FE8">
      <w:pPr>
        <w:spacing w:line="240" w:lineRule="auto"/>
      </w:pPr>
      <w:r>
        <w:separator/>
      </w:r>
    </w:p>
  </w:footnote>
  <w:footnote w:type="continuationSeparator" w:id="0">
    <w:p w:rsidR="00E52FE8" w:rsidRDefault="00E52FE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52FE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52FE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4EDD">
      <w:rPr>
        <w:rStyle w:val="PageNumber"/>
        <w:noProof/>
      </w:rPr>
      <w:t>2</w:t>
    </w:r>
    <w:r>
      <w:rPr>
        <w:rStyle w:val="PageNumber"/>
      </w:rPr>
      <w:fldChar w:fldCharType="end"/>
    </w:r>
  </w:p>
  <w:p w:rsidR="002A2A03" w:rsidRDefault="00E52FE8">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52FE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4EDD">
      <w:rPr>
        <w:rStyle w:val="PageNumber"/>
        <w:noProof/>
      </w:rPr>
      <w:t>1</w:t>
    </w:r>
    <w:r>
      <w:rPr>
        <w:rStyle w:val="PageNumber"/>
      </w:rPr>
      <w:fldChar w:fldCharType="end"/>
    </w:r>
  </w:p>
  <w:p w:rsidR="002A2A03" w:rsidRDefault="00E52FE8">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B0A32"/>
    <w:rsid w:val="000F4778"/>
    <w:rsid w:val="00105F10"/>
    <w:rsid w:val="001638A2"/>
    <w:rsid w:val="00170233"/>
    <w:rsid w:val="001A0A79"/>
    <w:rsid w:val="002A2A03"/>
    <w:rsid w:val="00366BB8"/>
    <w:rsid w:val="003B302C"/>
    <w:rsid w:val="003C06C7"/>
    <w:rsid w:val="003C11C2"/>
    <w:rsid w:val="004611FD"/>
    <w:rsid w:val="00573DB2"/>
    <w:rsid w:val="0073454C"/>
    <w:rsid w:val="00764DE6"/>
    <w:rsid w:val="00833A46"/>
    <w:rsid w:val="008A6F21"/>
    <w:rsid w:val="00934FDC"/>
    <w:rsid w:val="00997D8C"/>
    <w:rsid w:val="00A47D87"/>
    <w:rsid w:val="00A66B24"/>
    <w:rsid w:val="00AA42D5"/>
    <w:rsid w:val="00C00112"/>
    <w:rsid w:val="00C67138"/>
    <w:rsid w:val="00CF29F0"/>
    <w:rsid w:val="00D30CD0"/>
    <w:rsid w:val="00D319CB"/>
    <w:rsid w:val="00D94EDD"/>
    <w:rsid w:val="00DC31AF"/>
    <w:rsid w:val="00E52FE8"/>
    <w:rsid w:val="00FF41C9"/>
    <w:rsid w:val="00FF6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B302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938</Words>
  <Characters>535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06T08:09:00Z</dcterms:created>
  <dcterms:modified xsi:type="dcterms:W3CDTF">2019-03-06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6kr15X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